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9955FD">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9955FD">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9955FD">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9955FD">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9955FD">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9955FD">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9955FD">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9955FD">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9955FD">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9955FD">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9955FD"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34102129"/>
      <w:r>
        <w:t>Dasar Teori</w:t>
      </w:r>
      <w:bookmarkEnd w:id="37"/>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34102130"/>
      <w:bookmarkEnd w:id="38"/>
      <w:r>
        <w:rPr>
          <w:lang w:val="en-US"/>
        </w:rPr>
        <w:t>Test-Driven Development</w:t>
      </w:r>
      <w:bookmarkEnd w:id="39"/>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34102131"/>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34102132"/>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34102133"/>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34102134"/>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34102135"/>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34102136"/>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34102137"/>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34102138"/>
      <w:r>
        <w:rPr>
          <w:lang w:val="en-US"/>
        </w:rPr>
        <w:t>Esai Singkat</w:t>
      </w:r>
      <w:bookmarkEnd w:id="48"/>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34102139"/>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34102140"/>
      <w:r>
        <w:rPr>
          <w:lang w:val="en-US"/>
        </w:rPr>
        <w:lastRenderedPageBreak/>
        <w:t>System Usability Scale</w:t>
      </w:r>
      <w:bookmarkEnd w:id="50"/>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1" w:name="_Hlk128137828"/>
    </w:p>
    <w:p w14:paraId="56CD8856" w14:textId="77777777" w:rsidR="00C01DD2" w:rsidRDefault="00C01DD2" w:rsidP="007F1BFB">
      <w:pPr>
        <w:ind w:firstLine="0"/>
        <w:rPr>
          <w:lang w:val="en-US"/>
        </w:rPr>
      </w:pPr>
    </w:p>
    <w:p w14:paraId="60CF099D" w14:textId="78D77475" w:rsidR="00C01DD2" w:rsidRPr="00C01DD2" w:rsidRDefault="009955FD"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9955FD"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34102141"/>
      <w:r>
        <w:rPr>
          <w:lang w:val="en-US"/>
        </w:rPr>
        <w:t>Black Box Testing</w:t>
      </w:r>
      <w:bookmarkEnd w:id="55"/>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34102142"/>
      <w:r>
        <w:rPr>
          <w:lang w:val="en-US"/>
        </w:rPr>
        <w:t>Unit Testing</w:t>
      </w:r>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r>
        <w:rPr>
          <w:lang w:val="en-US"/>
        </w:rPr>
        <w:t>Peramban Web</w:t>
      </w:r>
      <w:bookmarkEnd w:id="56"/>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7" w:name="_Toc134102143"/>
      <w:r>
        <w:rPr>
          <w:lang w:val="en-US"/>
        </w:rPr>
        <w:t>Peluncuran Perangkat Lunak</w:t>
      </w:r>
      <w:bookmarkEnd w:id="57"/>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8" w:name="_3as4poj" w:colFirst="0" w:colLast="0"/>
      <w:bookmarkStart w:id="59" w:name="_Toc134102144"/>
      <w:bookmarkEnd w:id="58"/>
      <w:r>
        <w:lastRenderedPageBreak/>
        <w:t>BAB III</w:t>
      </w:r>
      <w:r>
        <w:br/>
        <w:t>METODE PENELITIAN</w:t>
      </w:r>
      <w:bookmarkEnd w:id="59"/>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0" w:name="_1pxezwc" w:colFirst="0" w:colLast="0"/>
      <w:bookmarkStart w:id="61" w:name="_Toc134102145"/>
      <w:bookmarkEnd w:id="60"/>
      <w:r>
        <w:t>Alur Penelitian</w:t>
      </w:r>
      <w:bookmarkEnd w:id="61"/>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2" w:name="_49x2ik5" w:colFirst="0" w:colLast="0"/>
      <w:bookmarkStart w:id="63" w:name="_Toc134102146"/>
      <w:bookmarkEnd w:id="62"/>
      <w:r>
        <w:t>Penjabaran Langkah Penelitian</w:t>
      </w:r>
      <w:bookmarkEnd w:id="63"/>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4" w:name="_2p2csry" w:colFirst="0" w:colLast="0"/>
      <w:bookmarkStart w:id="65" w:name="_Toc134102147"/>
      <w:bookmarkEnd w:id="64"/>
      <w:r>
        <w:rPr>
          <w:lang w:val="en-US"/>
        </w:rPr>
        <w:lastRenderedPageBreak/>
        <w:t>Identifikasi Masalah</w:t>
      </w:r>
      <w:bookmarkEnd w:id="65"/>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6" w:name="_147n2zr" w:colFirst="0" w:colLast="0"/>
      <w:bookmarkStart w:id="67" w:name="_Toc134102148"/>
      <w:bookmarkEnd w:id="66"/>
      <w:r>
        <w:rPr>
          <w:lang w:val="en-US"/>
        </w:rPr>
        <w:t>Studi Literatur</w:t>
      </w:r>
      <w:bookmarkEnd w:id="67"/>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8" w:name="_Toc134102149"/>
      <w:r>
        <w:rPr>
          <w:lang w:val="en-US"/>
        </w:rPr>
        <w:t xml:space="preserve">Penerapan </w:t>
      </w:r>
      <w:r>
        <w:rPr>
          <w:i/>
          <w:iCs/>
          <w:lang w:val="en-US"/>
        </w:rPr>
        <w:t>Test-Driven Development</w:t>
      </w:r>
      <w:bookmarkEnd w:id="68"/>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69" w:name="_Toc134102150"/>
      <w:r>
        <w:rPr>
          <w:lang w:val="en-US"/>
        </w:rPr>
        <w:lastRenderedPageBreak/>
        <w:t>Integrasi Aplikasi dan Model</w:t>
      </w:r>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r>
        <w:rPr>
          <w:lang w:val="en-US"/>
        </w:rPr>
        <w:lastRenderedPageBreak/>
        <w:t>Pengujian</w:t>
      </w:r>
      <w:bookmarkEnd w:id="69"/>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0" w:name="_3o7alnk" w:colFirst="0" w:colLast="0"/>
      <w:bookmarkStart w:id="71" w:name="_Toc134102151"/>
      <w:bookmarkEnd w:id="70"/>
      <w:r>
        <w:t>Alat dan Bahan Tugas Akhir</w:t>
      </w:r>
      <w:bookmarkEnd w:id="71"/>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2" w:name="_23ckvvd" w:colFirst="0" w:colLast="0"/>
      <w:bookmarkStart w:id="73" w:name="_Toc134102152"/>
      <w:bookmarkEnd w:id="72"/>
      <w:r>
        <w:t>Alat</w:t>
      </w:r>
      <w:bookmarkEnd w:id="73"/>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rsidP="00CB6172">
      <w:pPr>
        <w:numPr>
          <w:ilvl w:val="0"/>
          <w:numId w:val="4"/>
        </w:numPr>
        <w:ind w:left="36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4" w:name="_ihv636" w:colFirst="0" w:colLast="0"/>
      <w:bookmarkStart w:id="75" w:name="_Toc134102153"/>
      <w:bookmarkEnd w:id="74"/>
      <w:r>
        <w:t>Bahan</w:t>
      </w:r>
      <w:bookmarkEnd w:id="75"/>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6" w:name="_32hioqz" w:colFirst="0" w:colLast="0"/>
      <w:bookmarkEnd w:id="76"/>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7" w:name="_1hmsyys" w:colFirst="0" w:colLast="0"/>
      <w:bookmarkStart w:id="78" w:name="_Toc134102154"/>
      <w:bookmarkEnd w:id="77"/>
      <w:r>
        <w:t>Metode Pengembangan</w:t>
      </w:r>
      <w:bookmarkEnd w:id="78"/>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79" w:name="_Toc130882373"/>
      <w:bookmarkStart w:id="80" w:name="_Toc135083427"/>
      <w:r>
        <w:t xml:space="preserve">Alur Penelitian </w:t>
      </w:r>
      <w:r>
        <w:rPr>
          <w:i/>
          <w:iCs/>
        </w:rPr>
        <w:t>Test-Driven Development</w:t>
      </w:r>
      <w:bookmarkEnd w:id="79"/>
      <w:bookmarkEnd w:id="80"/>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B96D2C">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C4411A" w14:paraId="53895C87" w14:textId="77777777" w:rsidTr="00B96D2C">
        <w:tc>
          <w:tcPr>
            <w:tcW w:w="589" w:type="dxa"/>
          </w:tcPr>
          <w:p w14:paraId="4AABE039" w14:textId="77777777" w:rsidR="00C4411A" w:rsidRDefault="00C4411A" w:rsidP="00B96D2C">
            <w:pPr>
              <w:ind w:firstLine="0"/>
              <w:jc w:val="center"/>
              <w:rPr>
                <w:lang w:val="en-US"/>
              </w:rPr>
            </w:pPr>
          </w:p>
        </w:tc>
        <w:tc>
          <w:tcPr>
            <w:tcW w:w="2693" w:type="dxa"/>
          </w:tcPr>
          <w:p w14:paraId="3EC5DA0D" w14:textId="77777777" w:rsidR="00C4411A" w:rsidRPr="00C4411A" w:rsidRDefault="00C4411A" w:rsidP="003D4F08">
            <w:pPr>
              <w:ind w:firstLine="0"/>
              <w:rPr>
                <w:lang w:val="en-US"/>
              </w:rPr>
            </w:pPr>
          </w:p>
        </w:tc>
        <w:tc>
          <w:tcPr>
            <w:tcW w:w="1146" w:type="dxa"/>
          </w:tcPr>
          <w:p w14:paraId="474AFB6A" w14:textId="77777777" w:rsidR="00C4411A" w:rsidRDefault="00C4411A" w:rsidP="00B96D2C">
            <w:pPr>
              <w:ind w:firstLine="0"/>
              <w:jc w:val="center"/>
              <w:rPr>
                <w:lang w:val="en-US"/>
              </w:rPr>
            </w:pPr>
          </w:p>
        </w:tc>
        <w:tc>
          <w:tcPr>
            <w:tcW w:w="4011" w:type="dxa"/>
          </w:tcPr>
          <w:p w14:paraId="229BF16B" w14:textId="77777777" w:rsidR="00C4411A" w:rsidRPr="00C4411A" w:rsidRDefault="00C4411A" w:rsidP="003D4F08">
            <w:pPr>
              <w:ind w:firstLine="0"/>
              <w:rPr>
                <w:lang w:val="en-US"/>
              </w:rPr>
            </w:pPr>
          </w:p>
        </w:tc>
      </w:tr>
      <w:tr w:rsidR="00C4411A" w14:paraId="521376D6" w14:textId="77777777" w:rsidTr="00B96D2C">
        <w:tc>
          <w:tcPr>
            <w:tcW w:w="589" w:type="dxa"/>
          </w:tcPr>
          <w:p w14:paraId="5F132072" w14:textId="77777777" w:rsidR="00C4411A" w:rsidRDefault="00C4411A" w:rsidP="00B96D2C">
            <w:pPr>
              <w:ind w:firstLine="0"/>
              <w:jc w:val="center"/>
              <w:rPr>
                <w:lang w:val="en-US"/>
              </w:rPr>
            </w:pPr>
          </w:p>
        </w:tc>
        <w:tc>
          <w:tcPr>
            <w:tcW w:w="2693" w:type="dxa"/>
          </w:tcPr>
          <w:p w14:paraId="7BD0A97A" w14:textId="77777777" w:rsidR="00C4411A" w:rsidRPr="00C4411A" w:rsidRDefault="00C4411A" w:rsidP="003D4F08">
            <w:pPr>
              <w:ind w:firstLine="0"/>
              <w:rPr>
                <w:lang w:val="en-US"/>
              </w:rPr>
            </w:pPr>
          </w:p>
        </w:tc>
        <w:tc>
          <w:tcPr>
            <w:tcW w:w="1146" w:type="dxa"/>
          </w:tcPr>
          <w:p w14:paraId="0F029506" w14:textId="77777777" w:rsidR="00C4411A" w:rsidRDefault="00C4411A" w:rsidP="00B96D2C">
            <w:pPr>
              <w:ind w:firstLine="0"/>
              <w:jc w:val="center"/>
              <w:rPr>
                <w:lang w:val="en-US"/>
              </w:rPr>
            </w:pPr>
          </w:p>
        </w:tc>
        <w:tc>
          <w:tcPr>
            <w:tcW w:w="4011" w:type="dxa"/>
          </w:tcPr>
          <w:p w14:paraId="711BC9A3" w14:textId="77777777" w:rsidR="00C4411A" w:rsidRPr="00C4411A" w:rsidRDefault="00C4411A" w:rsidP="003D4F08">
            <w:pPr>
              <w:ind w:firstLine="0"/>
              <w:rPr>
                <w:lang w:val="en-US"/>
              </w:rPr>
            </w:pPr>
          </w:p>
        </w:tc>
      </w:tr>
      <w:tr w:rsidR="00C4411A" w14:paraId="121594C4" w14:textId="77777777" w:rsidTr="00B96D2C">
        <w:tc>
          <w:tcPr>
            <w:tcW w:w="589" w:type="dxa"/>
          </w:tcPr>
          <w:p w14:paraId="4DF09BC8" w14:textId="77777777" w:rsidR="00C4411A" w:rsidRDefault="00C4411A" w:rsidP="00B96D2C">
            <w:pPr>
              <w:ind w:firstLine="0"/>
              <w:jc w:val="center"/>
              <w:rPr>
                <w:lang w:val="en-US"/>
              </w:rPr>
            </w:pPr>
          </w:p>
        </w:tc>
        <w:tc>
          <w:tcPr>
            <w:tcW w:w="2693" w:type="dxa"/>
          </w:tcPr>
          <w:p w14:paraId="22952FC5" w14:textId="77777777" w:rsidR="00C4411A" w:rsidRPr="00C4411A" w:rsidRDefault="00C4411A" w:rsidP="003D4F08">
            <w:pPr>
              <w:ind w:firstLine="0"/>
              <w:rPr>
                <w:lang w:val="en-US"/>
              </w:rPr>
            </w:pPr>
          </w:p>
        </w:tc>
        <w:tc>
          <w:tcPr>
            <w:tcW w:w="1146" w:type="dxa"/>
          </w:tcPr>
          <w:p w14:paraId="50566E22" w14:textId="77777777" w:rsidR="00C4411A" w:rsidRDefault="00C4411A" w:rsidP="00B96D2C">
            <w:pPr>
              <w:ind w:firstLine="0"/>
              <w:jc w:val="center"/>
              <w:rPr>
                <w:lang w:val="en-US"/>
              </w:rPr>
            </w:pPr>
          </w:p>
        </w:tc>
        <w:tc>
          <w:tcPr>
            <w:tcW w:w="4011" w:type="dxa"/>
          </w:tcPr>
          <w:p w14:paraId="1ECBF8D4" w14:textId="77777777" w:rsidR="00C4411A" w:rsidRPr="00C4411A" w:rsidRDefault="00C4411A" w:rsidP="003D4F08">
            <w:pPr>
              <w:ind w:firstLine="0"/>
              <w:rPr>
                <w:lang w:val="en-US"/>
              </w:rPr>
            </w:pP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1B738105" w:rsidR="00923D73" w:rsidRDefault="00923D73" w:rsidP="00177D46">
            <w:pPr>
              <w:ind w:firstLine="0"/>
              <w:rPr>
                <w:lang w:val="en-US"/>
              </w:rPr>
            </w:pPr>
            <w:r>
              <w:rPr>
                <w:lang w:val="en-US"/>
              </w:rPr>
              <w:t>Aplikasi harus bisa dilakukan sekaligus agar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177D46" w14:paraId="7025A17A" w14:textId="77777777" w:rsidTr="00177D46">
        <w:tc>
          <w:tcPr>
            <w:tcW w:w="558" w:type="dxa"/>
          </w:tcPr>
          <w:p w14:paraId="6C527EE4" w14:textId="00B7D50B" w:rsidR="00177D46" w:rsidRPr="00923D73" w:rsidRDefault="00177D46" w:rsidP="00923D73">
            <w:pPr>
              <w:pStyle w:val="ListParagraph"/>
              <w:numPr>
                <w:ilvl w:val="0"/>
                <w:numId w:val="37"/>
              </w:numPr>
              <w:ind w:left="504"/>
              <w:jc w:val="left"/>
              <w:rPr>
                <w:lang w:val="en-US"/>
              </w:rPr>
            </w:pPr>
          </w:p>
        </w:tc>
        <w:tc>
          <w:tcPr>
            <w:tcW w:w="2160" w:type="dxa"/>
          </w:tcPr>
          <w:p w14:paraId="33DAE56B" w14:textId="3ABEF6AF" w:rsidR="00177D46" w:rsidRPr="00923D73" w:rsidRDefault="00177D46" w:rsidP="00177D46">
            <w:pPr>
              <w:ind w:firstLine="0"/>
              <w:jc w:val="left"/>
              <w:rPr>
                <w:b/>
                <w:lang w:val="en-US"/>
              </w:rPr>
            </w:pPr>
            <w:r>
              <w:rPr>
                <w:lang w:val="en-US"/>
              </w:rPr>
              <w:t>Sukma Erawan, S.Kom</w:t>
            </w:r>
          </w:p>
        </w:tc>
        <w:tc>
          <w:tcPr>
            <w:tcW w:w="2790" w:type="dxa"/>
          </w:tcPr>
          <w:p w14:paraId="6FA0059F" w14:textId="176E7A87" w:rsidR="00177D46" w:rsidRDefault="00177D46" w:rsidP="00177D46">
            <w:pPr>
              <w:ind w:firstLine="0"/>
              <w:rPr>
                <w:lang w:val="en-US"/>
              </w:rPr>
            </w:pPr>
            <w:r>
              <w:rPr>
                <w:lang w:val="en-US"/>
              </w:rPr>
              <w:t>Dapat melakukan penilaian untuk satu jawaban</w:t>
            </w:r>
          </w:p>
        </w:tc>
        <w:tc>
          <w:tcPr>
            <w:tcW w:w="2931" w:type="dxa"/>
          </w:tcPr>
          <w:p w14:paraId="6904971A" w14:textId="3C443853" w:rsidR="00177D46" w:rsidRDefault="00177D46" w:rsidP="00177D46">
            <w:pPr>
              <w:ind w:firstLine="0"/>
              <w:rPr>
                <w:lang w:val="en-US"/>
              </w:rPr>
            </w:pPr>
            <w:r>
              <w:rPr>
                <w:lang w:val="en-US"/>
              </w:rPr>
              <w:t>Aplikasi bisa dipakai untuk menilai satu esai apabila ada kebutuhan khusus</w:t>
            </w:r>
          </w:p>
        </w:tc>
      </w:tr>
      <w:tr w:rsidR="00923D73" w14:paraId="0FB87530" w14:textId="77777777" w:rsidTr="00177D46">
        <w:tc>
          <w:tcPr>
            <w:tcW w:w="558" w:type="dxa"/>
          </w:tcPr>
          <w:p w14:paraId="635CCF1C" w14:textId="45E8B132" w:rsidR="00923D73" w:rsidRPr="00923D73" w:rsidRDefault="00923D73" w:rsidP="00923D73">
            <w:pPr>
              <w:pStyle w:val="ListParagraph"/>
              <w:numPr>
                <w:ilvl w:val="0"/>
                <w:numId w:val="37"/>
              </w:numPr>
              <w:ind w:left="504"/>
              <w:jc w:val="left"/>
              <w:rPr>
                <w:lang w:val="en-US"/>
              </w:rPr>
            </w:pPr>
          </w:p>
        </w:tc>
        <w:tc>
          <w:tcPr>
            <w:tcW w:w="2160" w:type="dxa"/>
          </w:tcPr>
          <w:p w14:paraId="7A825F01" w14:textId="4791BC40" w:rsidR="00923D73" w:rsidRPr="00177D46" w:rsidRDefault="00923D73" w:rsidP="00923D73">
            <w:pPr>
              <w:ind w:firstLine="0"/>
              <w:jc w:val="left"/>
              <w:rPr>
                <w:b/>
                <w:lang w:val="en-US"/>
              </w:rPr>
            </w:pPr>
            <w:r>
              <w:rPr>
                <w:lang w:val="en-US"/>
              </w:rPr>
              <w:t>Dita Putri Bestari S.Pd</w:t>
            </w:r>
          </w:p>
        </w:tc>
        <w:tc>
          <w:tcPr>
            <w:tcW w:w="2790" w:type="dxa"/>
            <w:vMerge w:val="restart"/>
          </w:tcPr>
          <w:p w14:paraId="76839089" w14:textId="5AC04FE0" w:rsidR="00923D73" w:rsidRDefault="00923D73"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23D73" w:rsidRDefault="00923D73" w:rsidP="00923D73">
            <w:pPr>
              <w:ind w:firstLine="0"/>
              <w:rPr>
                <w:lang w:val="en-US"/>
              </w:rPr>
            </w:pPr>
            <w:r>
              <w:rPr>
                <w:lang w:val="en-US"/>
              </w:rPr>
              <w:t>Nilai kebenaran esai tidak selalu 1 atau 0, karena ada esai yang mungkin hanya benar 50 persen.</w:t>
            </w:r>
          </w:p>
        </w:tc>
      </w:tr>
      <w:tr w:rsidR="00923D73" w14:paraId="550DC4BA" w14:textId="77777777" w:rsidTr="00177D46">
        <w:tc>
          <w:tcPr>
            <w:tcW w:w="558" w:type="dxa"/>
          </w:tcPr>
          <w:p w14:paraId="7097FEEF" w14:textId="0AE2B11C" w:rsidR="00923D73" w:rsidRPr="00923D73" w:rsidRDefault="00923D73" w:rsidP="00923D73">
            <w:pPr>
              <w:pStyle w:val="ListParagraph"/>
              <w:numPr>
                <w:ilvl w:val="0"/>
                <w:numId w:val="37"/>
              </w:numPr>
              <w:ind w:left="504"/>
              <w:jc w:val="left"/>
              <w:rPr>
                <w:lang w:val="en-US"/>
              </w:rPr>
            </w:pPr>
          </w:p>
        </w:tc>
        <w:tc>
          <w:tcPr>
            <w:tcW w:w="2160" w:type="dxa"/>
          </w:tcPr>
          <w:p w14:paraId="121C1C33" w14:textId="26228571" w:rsidR="00923D73" w:rsidRPr="00177D46" w:rsidRDefault="00923D73" w:rsidP="00923D73">
            <w:pPr>
              <w:ind w:firstLine="0"/>
              <w:jc w:val="left"/>
              <w:rPr>
                <w:b/>
                <w:lang w:val="en-US"/>
              </w:rPr>
            </w:pPr>
            <w:r>
              <w:rPr>
                <w:lang w:val="en-US"/>
              </w:rPr>
              <w:t>Ayu Nulantika S.Pd</w:t>
            </w:r>
          </w:p>
        </w:tc>
        <w:tc>
          <w:tcPr>
            <w:tcW w:w="2790" w:type="dxa"/>
            <w:vMerge/>
          </w:tcPr>
          <w:p w14:paraId="5B72904A" w14:textId="77777777" w:rsidR="00923D73" w:rsidRDefault="00923D73" w:rsidP="00923D73">
            <w:pPr>
              <w:ind w:firstLine="0"/>
              <w:rPr>
                <w:lang w:val="en-US"/>
              </w:rPr>
            </w:pPr>
          </w:p>
        </w:tc>
        <w:tc>
          <w:tcPr>
            <w:tcW w:w="2931" w:type="dxa"/>
            <w:vMerge/>
          </w:tcPr>
          <w:p w14:paraId="551656D3" w14:textId="77777777" w:rsidR="00923D73" w:rsidRDefault="00923D73" w:rsidP="00923D73">
            <w:pPr>
              <w:ind w:firstLine="0"/>
              <w:rPr>
                <w:lang w:val="en-US"/>
              </w:rPr>
            </w:pPr>
          </w:p>
        </w:tc>
      </w:tr>
      <w:tr w:rsidR="00923D73" w14:paraId="76F4B66D" w14:textId="77777777" w:rsidTr="00177D46">
        <w:tc>
          <w:tcPr>
            <w:tcW w:w="558" w:type="dxa"/>
          </w:tcPr>
          <w:p w14:paraId="334ED3BF" w14:textId="77777777" w:rsidR="00923D73" w:rsidRPr="00923D73" w:rsidRDefault="00923D73" w:rsidP="00923D73">
            <w:pPr>
              <w:pStyle w:val="ListParagraph"/>
              <w:numPr>
                <w:ilvl w:val="0"/>
                <w:numId w:val="37"/>
              </w:numPr>
              <w:ind w:left="504"/>
              <w:jc w:val="left"/>
              <w:rPr>
                <w:lang w:val="en-US"/>
              </w:rPr>
            </w:pPr>
          </w:p>
        </w:tc>
        <w:tc>
          <w:tcPr>
            <w:tcW w:w="2160" w:type="dxa"/>
          </w:tcPr>
          <w:p w14:paraId="721E17FB" w14:textId="77777777" w:rsidR="00923D73" w:rsidRPr="00B96D2C" w:rsidRDefault="00923D73" w:rsidP="00923D73">
            <w:pPr>
              <w:ind w:firstLine="0"/>
              <w:jc w:val="left"/>
              <w:rPr>
                <w:lang w:val="en-US"/>
              </w:rPr>
            </w:pPr>
            <w:r w:rsidRPr="002C2A7A">
              <w:rPr>
                <w:lang w:val="en-US"/>
              </w:rPr>
              <w:t>Dr. Dian Mustika Dewi Priyandari, S. Sos., M.M.</w:t>
            </w:r>
          </w:p>
        </w:tc>
        <w:tc>
          <w:tcPr>
            <w:tcW w:w="2790" w:type="dxa"/>
          </w:tcPr>
          <w:p w14:paraId="078AF0F9" w14:textId="77777777" w:rsidR="00923D73" w:rsidRDefault="00923D73" w:rsidP="00923D73">
            <w:pPr>
              <w:ind w:firstLine="0"/>
              <w:rPr>
                <w:lang w:val="en-US"/>
              </w:rPr>
            </w:pPr>
            <w:r>
              <w:rPr>
                <w:lang w:val="en-US"/>
              </w:rPr>
              <w:t>Dapat dipakai langsung dari aplikasi ujian</w:t>
            </w:r>
          </w:p>
        </w:tc>
        <w:tc>
          <w:tcPr>
            <w:tcW w:w="2931" w:type="dxa"/>
          </w:tcPr>
          <w:p w14:paraId="784B2C70" w14:textId="77777777" w:rsidR="00923D73" w:rsidRDefault="00923D73" w:rsidP="00923D73">
            <w:pPr>
              <w:ind w:firstLine="0"/>
              <w:rPr>
                <w:lang w:val="en-US"/>
              </w:rPr>
            </w:pPr>
            <w:r>
              <w:rPr>
                <w:lang w:val="en-US"/>
              </w:rPr>
              <w:t>Aplikasi harus dapat dipakai langsung dari aplikasi yang sering digunakan ujian esai</w:t>
            </w:r>
          </w:p>
        </w:tc>
      </w:tr>
      <w:tr w:rsidR="007B2815" w14:paraId="21F7A2B4" w14:textId="77777777" w:rsidTr="00177D46">
        <w:tc>
          <w:tcPr>
            <w:tcW w:w="558" w:type="dxa"/>
          </w:tcPr>
          <w:p w14:paraId="3E3C5FB7" w14:textId="77777777" w:rsidR="007B2815" w:rsidRPr="00923D73" w:rsidRDefault="007B2815" w:rsidP="00923D73">
            <w:pPr>
              <w:pStyle w:val="ListParagraph"/>
              <w:numPr>
                <w:ilvl w:val="0"/>
                <w:numId w:val="37"/>
              </w:numPr>
              <w:ind w:left="504"/>
              <w:jc w:val="left"/>
              <w:rPr>
                <w:lang w:val="en-US"/>
              </w:rPr>
            </w:pPr>
          </w:p>
        </w:tc>
        <w:tc>
          <w:tcPr>
            <w:tcW w:w="2160" w:type="dxa"/>
          </w:tcPr>
          <w:p w14:paraId="2D30C68C" w14:textId="77777777" w:rsidR="007B2815" w:rsidRPr="002C2A7A" w:rsidRDefault="007B2815" w:rsidP="00923D73">
            <w:pPr>
              <w:ind w:firstLine="0"/>
              <w:jc w:val="left"/>
              <w:rPr>
                <w:lang w:val="en-US"/>
              </w:rPr>
            </w:pPr>
          </w:p>
        </w:tc>
        <w:tc>
          <w:tcPr>
            <w:tcW w:w="2790" w:type="dxa"/>
          </w:tcPr>
          <w:p w14:paraId="433DC53F" w14:textId="77777777" w:rsidR="007B2815" w:rsidRDefault="007B2815" w:rsidP="00923D73">
            <w:pPr>
              <w:ind w:firstLine="0"/>
              <w:rPr>
                <w:lang w:val="en-US"/>
              </w:rPr>
            </w:pPr>
          </w:p>
        </w:tc>
        <w:tc>
          <w:tcPr>
            <w:tcW w:w="2931" w:type="dxa"/>
          </w:tcPr>
          <w:p w14:paraId="33C4DA4E" w14:textId="77777777" w:rsidR="007B2815" w:rsidRDefault="007B2815" w:rsidP="00923D73">
            <w:pPr>
              <w:ind w:firstLine="0"/>
              <w:rPr>
                <w:lang w:val="en-US"/>
              </w:rPr>
            </w:pPr>
          </w:p>
        </w:tc>
      </w:tr>
      <w:tr w:rsidR="007B2815" w14:paraId="78935D01" w14:textId="77777777" w:rsidTr="00177D46">
        <w:tc>
          <w:tcPr>
            <w:tcW w:w="558" w:type="dxa"/>
          </w:tcPr>
          <w:p w14:paraId="69AB5A79" w14:textId="77777777" w:rsidR="007B2815" w:rsidRPr="00923D73" w:rsidRDefault="007B2815" w:rsidP="00923D73">
            <w:pPr>
              <w:pStyle w:val="ListParagraph"/>
              <w:numPr>
                <w:ilvl w:val="0"/>
                <w:numId w:val="37"/>
              </w:numPr>
              <w:ind w:left="504"/>
              <w:jc w:val="left"/>
              <w:rPr>
                <w:lang w:val="en-US"/>
              </w:rPr>
            </w:pPr>
          </w:p>
        </w:tc>
        <w:tc>
          <w:tcPr>
            <w:tcW w:w="2160" w:type="dxa"/>
          </w:tcPr>
          <w:p w14:paraId="6DBAC41F" w14:textId="77777777" w:rsidR="007B2815" w:rsidRPr="002C2A7A" w:rsidRDefault="007B2815" w:rsidP="00923D73">
            <w:pPr>
              <w:ind w:firstLine="0"/>
              <w:jc w:val="left"/>
              <w:rPr>
                <w:lang w:val="en-US"/>
              </w:rPr>
            </w:pPr>
          </w:p>
        </w:tc>
        <w:tc>
          <w:tcPr>
            <w:tcW w:w="2790" w:type="dxa"/>
          </w:tcPr>
          <w:p w14:paraId="3102D63E" w14:textId="77777777" w:rsidR="007B2815" w:rsidRDefault="007B2815" w:rsidP="00923D73">
            <w:pPr>
              <w:ind w:firstLine="0"/>
              <w:rPr>
                <w:lang w:val="en-US"/>
              </w:rPr>
            </w:pPr>
          </w:p>
        </w:tc>
        <w:tc>
          <w:tcPr>
            <w:tcW w:w="2931" w:type="dxa"/>
          </w:tcPr>
          <w:p w14:paraId="54E1E176" w14:textId="77777777" w:rsidR="007B2815" w:rsidRDefault="007B2815" w:rsidP="00923D73">
            <w:pPr>
              <w:ind w:firstLine="0"/>
              <w:rPr>
                <w:lang w:val="en-US"/>
              </w:rPr>
            </w:pPr>
          </w:p>
        </w:tc>
      </w:tr>
      <w:tr w:rsidR="007B2815" w14:paraId="5C4D54B9" w14:textId="77777777" w:rsidTr="00177D46">
        <w:tc>
          <w:tcPr>
            <w:tcW w:w="558" w:type="dxa"/>
          </w:tcPr>
          <w:p w14:paraId="727201AD" w14:textId="77777777" w:rsidR="007B2815" w:rsidRPr="00923D73" w:rsidRDefault="007B2815" w:rsidP="00923D73">
            <w:pPr>
              <w:pStyle w:val="ListParagraph"/>
              <w:numPr>
                <w:ilvl w:val="0"/>
                <w:numId w:val="37"/>
              </w:numPr>
              <w:ind w:left="504"/>
              <w:jc w:val="left"/>
              <w:rPr>
                <w:lang w:val="en-US"/>
              </w:rPr>
            </w:pPr>
          </w:p>
        </w:tc>
        <w:tc>
          <w:tcPr>
            <w:tcW w:w="2160" w:type="dxa"/>
          </w:tcPr>
          <w:p w14:paraId="1AB72E54" w14:textId="77777777" w:rsidR="007B2815" w:rsidRPr="002C2A7A" w:rsidRDefault="007B2815" w:rsidP="00923D73">
            <w:pPr>
              <w:ind w:firstLine="0"/>
              <w:jc w:val="left"/>
              <w:rPr>
                <w:lang w:val="en-US"/>
              </w:rPr>
            </w:pPr>
          </w:p>
        </w:tc>
        <w:tc>
          <w:tcPr>
            <w:tcW w:w="2790" w:type="dxa"/>
          </w:tcPr>
          <w:p w14:paraId="00791653" w14:textId="77777777" w:rsidR="007B2815" w:rsidRDefault="007B2815" w:rsidP="00923D73">
            <w:pPr>
              <w:ind w:firstLine="0"/>
              <w:rPr>
                <w:lang w:val="en-US"/>
              </w:rPr>
            </w:pPr>
          </w:p>
        </w:tc>
        <w:tc>
          <w:tcPr>
            <w:tcW w:w="2931" w:type="dxa"/>
          </w:tcPr>
          <w:p w14:paraId="405A1E68" w14:textId="77777777" w:rsidR="007B2815" w:rsidRDefault="007B2815" w:rsidP="00923D73">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2F133D39"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675C248" w:rsidR="00884BAC" w:rsidRDefault="00884BAC" w:rsidP="004E4F0D">
      <w:pPr>
        <w:ind w:firstLine="0"/>
        <w:rPr>
          <w:lang w:val="en-US"/>
        </w:rPr>
      </w:pPr>
      <w:r>
        <w:rPr>
          <w:lang w:val="en-US"/>
        </w:rPr>
        <w:lastRenderedPageBreak/>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1" w:name="_Toc130882374"/>
      <w:bookmarkStart w:id="82" w:name="_Toc135083428"/>
      <w:r w:rsidRPr="00773987">
        <w:rPr>
          <w:i/>
          <w:iCs/>
        </w:rPr>
        <w:lastRenderedPageBreak/>
        <w:t>Use Case Diagram</w:t>
      </w:r>
      <w:r>
        <w:t xml:space="preserve"> Aplikasi</w:t>
      </w:r>
      <w:bookmarkEnd w:id="81"/>
      <w:bookmarkEnd w:id="82"/>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3" w:name="_Toc130882375"/>
      <w:bookmarkStart w:id="84" w:name="_Toc135083429"/>
      <w:r w:rsidRPr="00773987">
        <w:rPr>
          <w:i/>
          <w:iCs/>
        </w:rPr>
        <w:t xml:space="preserve">Activity Diagram </w:t>
      </w:r>
      <w:r>
        <w:t>Aplikasi</w:t>
      </w:r>
      <w:bookmarkEnd w:id="83"/>
      <w:bookmarkEnd w:id="84"/>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5" w:name="_Toc130882376"/>
      <w:bookmarkStart w:id="86" w:name="_Toc135083430"/>
      <w:r w:rsidRPr="00773987">
        <w:rPr>
          <w:i/>
          <w:iCs/>
        </w:rPr>
        <w:t>Mockup</w:t>
      </w:r>
      <w:r>
        <w:t xml:space="preserve"> Halaman </w:t>
      </w:r>
      <w:r w:rsidRPr="00773987">
        <w:t>Home</w:t>
      </w:r>
      <w:bookmarkEnd w:id="85"/>
      <w:bookmarkEnd w:id="86"/>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87" w:name="_Toc130882377"/>
      <w:bookmarkStart w:id="88" w:name="_Toc135083431"/>
      <w:r w:rsidRPr="00940980">
        <w:rPr>
          <w:i/>
          <w:iCs/>
        </w:rPr>
        <w:t>Mockup</w:t>
      </w:r>
      <w:r>
        <w:t xml:space="preserve"> Metode Penilaian Tunggal</w:t>
      </w:r>
      <w:bookmarkEnd w:id="87"/>
      <w:bookmarkEnd w:id="88"/>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89" w:name="_Toc130882378"/>
      <w:bookmarkStart w:id="90" w:name="_Toc135083432"/>
      <w:r w:rsidRPr="00773987">
        <w:rPr>
          <w:i/>
          <w:iCs/>
        </w:rPr>
        <w:t>Mockup</w:t>
      </w:r>
      <w:r>
        <w:t xml:space="preserve"> Hasil Metode Penilaian Tunggal</w:t>
      </w:r>
      <w:bookmarkEnd w:id="89"/>
      <w:bookmarkEnd w:id="90"/>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1" w:name="_Toc130882379"/>
      <w:bookmarkStart w:id="92" w:name="_Toc135083433"/>
      <w:r w:rsidRPr="00773987">
        <w:rPr>
          <w:i/>
          <w:iCs/>
        </w:rPr>
        <w:t>Mockup</w:t>
      </w:r>
      <w:r>
        <w:t xml:space="preserve"> Metode Penilaian Jamak</w:t>
      </w:r>
      <w:bookmarkEnd w:id="91"/>
      <w:bookmarkEnd w:id="92"/>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3" w:name="_Toc130882380"/>
      <w:bookmarkStart w:id="94" w:name="_Toc135083434"/>
      <w:r w:rsidRPr="00773987">
        <w:rPr>
          <w:i/>
          <w:iCs/>
        </w:rPr>
        <w:t>Mockup</w:t>
      </w:r>
      <w:r>
        <w:t xml:space="preserve"> Hasil Metode Penilaian Jamak</w:t>
      </w:r>
      <w:bookmarkEnd w:id="93"/>
      <w:bookmarkEnd w:id="94"/>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5" w:name="_Toc130882381"/>
      <w:bookmarkStart w:id="96" w:name="_Toc135083435"/>
      <w:r w:rsidRPr="00773987">
        <w:rPr>
          <w:i/>
          <w:iCs/>
        </w:rPr>
        <w:t>Mockup</w:t>
      </w:r>
      <w:r>
        <w:t xml:space="preserve"> Halaman Bantuan</w:t>
      </w:r>
      <w:bookmarkEnd w:id="95"/>
      <w:bookmarkEnd w:id="96"/>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4102156"/>
      <w:r>
        <w:rPr>
          <w:lang w:val="en-US"/>
        </w:rPr>
        <w:t>Pembuatan Uji Coba (Test Writing)</w:t>
      </w:r>
      <w:bookmarkEnd w:id="97"/>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8" w:name="_Toc134102157"/>
      <w:r>
        <w:rPr>
          <w:lang w:val="en-US"/>
        </w:rPr>
        <w:lastRenderedPageBreak/>
        <w:t>Pembuatan Kode (Coding)</w:t>
      </w:r>
      <w:bookmarkEnd w:id="98"/>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99" w:name="_Toc134102158"/>
      <w:r>
        <w:rPr>
          <w:lang w:val="en-US"/>
        </w:rPr>
        <w:t>Refaktor (Refactor)</w:t>
      </w:r>
      <w:bookmarkEnd w:id="99"/>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0" w:name="_41mghml" w:colFirst="0" w:colLast="0"/>
      <w:bookmarkStart w:id="101" w:name="_2grqrue" w:colFirst="0" w:colLast="0"/>
      <w:bookmarkStart w:id="102" w:name="_Toc134102159"/>
      <w:bookmarkEnd w:id="100"/>
      <w:bookmarkEnd w:id="101"/>
      <w:r>
        <w:t>Rancangan Pengujian</w:t>
      </w:r>
      <w:bookmarkEnd w:id="102"/>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r>
        <w:rPr>
          <w:lang w:val="en-US"/>
        </w:rPr>
        <w:t>Pengujian ini dibuat untuk memastikan bahwa program berjalan semestinya berdasarkan skenario yang telah dibuat sebelumnya.</w:t>
      </w:r>
      <w:r w:rsidR="00371208">
        <w:rPr>
          <w:lang w:val="en-US"/>
        </w:rPr>
        <w:t xml:space="preserve"> Akan dibuat sebuah fungsi pada </w:t>
      </w:r>
      <w:r w:rsidR="00371208">
        <w:rPr>
          <w:i/>
          <w:iCs/>
          <w:lang w:val="en-US"/>
        </w:rPr>
        <w:t xml:space="preserve">server </w:t>
      </w:r>
      <w:r w:rsidR="00371208">
        <w:rPr>
          <w:lang w:val="en-US"/>
        </w:rPr>
        <w:t xml:space="preserve">untuk dapat memproses skenario pengujian dengan rancangan </w:t>
      </w:r>
      <w:r w:rsidR="000C6B40">
        <w:rPr>
          <w:lang w:val="en-US"/>
        </w:rPr>
        <w:t>pada Tabel 3.6</w:t>
      </w:r>
      <w:r w:rsidR="00371208">
        <w:rPr>
          <w:lang w:val="en-US"/>
        </w:rPr>
        <w:t xml:space="preserve"> beriku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r>
              <w:rPr>
                <w:b/>
                <w:bCs/>
                <w:lang w:val="en-US"/>
              </w:rPr>
              <w:t>Metode</w:t>
            </w:r>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r>
              <w:rPr>
                <w:lang w:val="en-US"/>
              </w:rPr>
              <w:t>ScenarioEn(req, res)</w:t>
            </w:r>
          </w:p>
        </w:tc>
        <w:tc>
          <w:tcPr>
            <w:tcW w:w="2070" w:type="dxa"/>
          </w:tcPr>
          <w:p w14:paraId="1B3C12A6" w14:textId="06D01EB7" w:rsidR="00C314AE" w:rsidRDefault="009A2031" w:rsidP="004803A6">
            <w:pPr>
              <w:ind w:firstLine="0"/>
              <w:rPr>
                <w:lang w:val="en-US"/>
              </w:rPr>
            </w:pPr>
            <w:r>
              <w:rPr>
                <w:lang w:val="en-US"/>
              </w:rPr>
              <w:t>Teks jawaban pengajar berbahasa Inggris.</w:t>
            </w:r>
          </w:p>
        </w:tc>
        <w:tc>
          <w:tcPr>
            <w:tcW w:w="1808" w:type="dxa"/>
          </w:tcPr>
          <w:p w14:paraId="7B7A203E" w14:textId="57F9020A" w:rsidR="00C314AE" w:rsidRDefault="009A2031" w:rsidP="004803A6">
            <w:pPr>
              <w:ind w:firstLine="0"/>
              <w:rPr>
                <w:lang w:val="en-US"/>
              </w:rPr>
            </w:pPr>
            <w:r>
              <w:rPr>
                <w:lang w:val="en-US"/>
              </w:rPr>
              <w:t xml:space="preserve">Teks jawaban pelajar berbahasa </w:t>
            </w:r>
            <w:r>
              <w:rPr>
                <w:lang w:val="en-US"/>
              </w:rPr>
              <w:lastRenderedPageBreak/>
              <w:t>Inggris.</w:t>
            </w:r>
          </w:p>
        </w:tc>
        <w:tc>
          <w:tcPr>
            <w:tcW w:w="1663" w:type="dxa"/>
          </w:tcPr>
          <w:p w14:paraId="6AA419E2" w14:textId="6DE0B61E" w:rsidR="00C314AE" w:rsidRDefault="009A2031" w:rsidP="004803A6">
            <w:pPr>
              <w:ind w:firstLine="0"/>
              <w:rPr>
                <w:lang w:val="en-US"/>
              </w:rPr>
            </w:pPr>
            <w:r>
              <w:rPr>
                <w:lang w:val="en-US"/>
              </w:rPr>
              <w:lastRenderedPageBreak/>
              <w:t xml:space="preserve">Persentase hasil penilaian tunggal </w:t>
            </w:r>
            <w:r>
              <w:rPr>
                <w:lang w:val="en-US"/>
              </w:rPr>
              <w:lastRenderedPageBreak/>
              <w:t>berbahasa Inggris.</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r>
              <w:rPr>
                <w:lang w:val="en-US"/>
              </w:rPr>
              <w:t>ScenarioEnTab(req, res)</w:t>
            </w:r>
          </w:p>
        </w:tc>
        <w:tc>
          <w:tcPr>
            <w:tcW w:w="2070" w:type="dxa"/>
          </w:tcPr>
          <w:p w14:paraId="3CA057CB" w14:textId="0887B2FE" w:rsidR="00C314AE" w:rsidRDefault="00C31FB8" w:rsidP="004803A6">
            <w:pPr>
              <w:ind w:firstLine="0"/>
              <w:rPr>
                <w:lang w:val="en-US"/>
              </w:rPr>
            </w:pPr>
            <w:r>
              <w:rPr>
                <w:lang w:val="en-US"/>
              </w:rPr>
              <w:t>To sumulate the behaviour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r>
              <w:rPr>
                <w:lang w:val="en-US"/>
              </w:rPr>
              <w:t>Persentase hasil penilaian</w:t>
            </w:r>
            <w:r w:rsidR="009A2031">
              <w:rPr>
                <w:lang w:val="en-US"/>
              </w:rPr>
              <w:t xml:space="preserve"> jamak berbahasa Inggris.</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r>
              <w:rPr>
                <w:lang w:val="en-US"/>
              </w:rPr>
              <w:t>ScenarioId(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Teks jawaban pengajar berbahasa Indonesia.</w:t>
            </w:r>
          </w:p>
        </w:tc>
        <w:tc>
          <w:tcPr>
            <w:tcW w:w="1808" w:type="dxa"/>
          </w:tcPr>
          <w:p w14:paraId="733E6DBB" w14:textId="1A375DD4" w:rsidR="00C314AE" w:rsidRPr="009A2031" w:rsidRDefault="009A2031" w:rsidP="004803A6">
            <w:pPr>
              <w:ind w:firstLine="0"/>
              <w:rPr>
                <w:lang w:val="en-US"/>
              </w:rPr>
            </w:pPr>
            <w:r>
              <w:rPr>
                <w:lang w:val="en-US"/>
              </w:rPr>
              <w:t>Teks jawaban pelajar berbahasa Indonesia.</w:t>
            </w:r>
          </w:p>
        </w:tc>
        <w:tc>
          <w:tcPr>
            <w:tcW w:w="1663" w:type="dxa"/>
          </w:tcPr>
          <w:p w14:paraId="4E6DF3FB" w14:textId="268B29CD" w:rsidR="00C314AE" w:rsidRDefault="009A2031" w:rsidP="004803A6">
            <w:pPr>
              <w:ind w:firstLine="0"/>
              <w:rPr>
                <w:lang w:val="en-US"/>
              </w:rPr>
            </w:pPr>
            <w:r>
              <w:rPr>
                <w:lang w:val="en-US"/>
              </w:rPr>
              <w:t>Persentase hasil penilaian tunggal berbahasa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Tabel 3.6 tersebut, akan dibuat 3 fungsi yang masing-masing dapat menerima </w:t>
      </w:r>
      <w:r w:rsidR="00D46466">
        <w:rPr>
          <w:lang w:val="en-US"/>
        </w:rPr>
        <w:t xml:space="preserve">teks jawaban pengajar dalam bahasa Indonesia atau Inggris, kemudian menerima jawaban pelajar untuk diperiksa melalui teks atau berkas </w:t>
      </w:r>
      <w:r w:rsidR="003E1A0A">
        <w:rPr>
          <w:lang w:val="en-US"/>
        </w:rPr>
        <w:t>CSV</w:t>
      </w:r>
      <w:r w:rsidR="00D46466">
        <w:rPr>
          <w:lang w:val="en-US"/>
        </w:rPr>
        <w:t xml:space="preserve">. Fungsi tersebut selanjutnya akan memproses kedua masukkan, dan menampilkan persentase hasil penilaian jawaban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3" w:name="_Toc134102161"/>
      <w:r>
        <w:rPr>
          <w:lang w:val="en-US"/>
        </w:rPr>
        <w:t>System Usability Scale</w:t>
      </w:r>
      <w:bookmarkEnd w:id="103"/>
    </w:p>
    <w:p w14:paraId="63D3C2A2" w14:textId="21769A29"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0C6B40">
        <w:rPr>
          <w:lang w:val="en-US"/>
        </w:rPr>
        <w:t>7</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lastRenderedPageBreak/>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4" w:name="_Toc134102162"/>
      <w:r>
        <w:rPr>
          <w:lang w:val="en-US"/>
        </w:rPr>
        <w:t>Black Box</w:t>
      </w:r>
      <w:bookmarkEnd w:id="104"/>
    </w:p>
    <w:p w14:paraId="35D761E1" w14:textId="655066BE"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0C6B40">
        <w:rPr>
          <w:lang w:val="en-US"/>
        </w:rPr>
        <w:t>8</w:t>
      </w:r>
      <w:r w:rsidR="005262E1">
        <w:rPr>
          <w:lang w:val="en-US"/>
        </w:rPr>
        <w:t xml:space="preserve"> dibawah ini.</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Aplikasi dapat menggunakan model yang tepat untuk 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t xml:space="preserve">Aplikasi web berhasil menerima permintaan bahasa yang digunakan untuk penilaian dan menggunakan bahasa </w:t>
            </w:r>
            <w:r>
              <w:rPr>
                <w:lang w:val="en-US"/>
              </w:rPr>
              <w:lastRenderedPageBreak/>
              <w:t>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r>
              <w:rPr>
                <w:lang w:val="en-US"/>
              </w:rPr>
              <w:t>Aplikasi web dapat menerima masukkan berupa</w:t>
            </w:r>
            <w:r w:rsidR="00B77214">
              <w:rPr>
                <w:lang w:val="en-US"/>
              </w:rPr>
              <w:t xml:space="preserve"> berkas</w:t>
            </w:r>
            <w:r>
              <w:rPr>
                <w:lang w:val="en-US"/>
              </w:rPr>
              <w:t xml:space="preserve"> berbentuk </w:t>
            </w:r>
            <w:r w:rsidR="00B77214">
              <w:rPr>
                <w:lang w:val="en-US"/>
              </w:rPr>
              <w:t>CSV</w:t>
            </w:r>
            <w:r>
              <w:rPr>
                <w:lang w:val="en-US"/>
              </w:rPr>
              <w:t xml:space="preserve"> sebagai kumpulan jawaban pelajar</w:t>
            </w:r>
          </w:p>
        </w:tc>
        <w:tc>
          <w:tcPr>
            <w:tcW w:w="2948" w:type="dxa"/>
          </w:tcPr>
          <w:p w14:paraId="04A72E1D" w14:textId="19C062C4" w:rsidR="00D70CF5" w:rsidRDefault="00D70CF5" w:rsidP="00736EEB">
            <w:pPr>
              <w:ind w:firstLine="0"/>
              <w:rPr>
                <w:lang w:val="en-US"/>
              </w:rPr>
            </w:pPr>
            <w:r>
              <w:rPr>
                <w:lang w:val="en-US"/>
              </w:rPr>
              <w:t>Aplikasi web berhasil menyimpan</w:t>
            </w:r>
            <w:r w:rsidR="00B77214">
              <w:rPr>
                <w:lang w:val="en-US"/>
              </w:rPr>
              <w:t xml:space="preserve"> berkas CSV</w:t>
            </w:r>
            <w:r>
              <w:rPr>
                <w:lang w:val="en-US"/>
              </w:rPr>
              <w:t xml:space="preserve">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5E5D9DC9" w:rsidR="00D70CF5" w:rsidRDefault="00D70CF5" w:rsidP="00736EEB">
            <w:pPr>
              <w:ind w:firstLine="0"/>
              <w:rPr>
                <w:lang w:val="en-US"/>
              </w:rPr>
            </w:pPr>
            <w:r>
              <w:rPr>
                <w:lang w:val="en-US"/>
              </w:rPr>
              <w:t xml:space="preserve">Aplikasi web berhasil menyimpan nama kolom yang berisi nama pelajar pada </w:t>
            </w:r>
            <w:r w:rsidR="00B77214">
              <w:rPr>
                <w:lang w:val="en-US"/>
              </w:rPr>
              <w:t>berkas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7BF9F19" w:rsidR="00D70CF5" w:rsidRDefault="00D70CF5" w:rsidP="00736EEB">
            <w:pPr>
              <w:ind w:firstLine="0"/>
              <w:rPr>
                <w:lang w:val="en-US"/>
              </w:rPr>
            </w:pPr>
            <w:r>
              <w:rPr>
                <w:lang w:val="en-US"/>
              </w:rPr>
              <w:t xml:space="preserve">Aplikasi web berhasil menyimpan nama kolom yang berisi jawaban pelajar pada </w:t>
            </w:r>
            <w:r w:rsidR="00B77214">
              <w:rPr>
                <w:lang w:val="en-US"/>
              </w:rPr>
              <w:t>berkas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7E2C5985" w:rsidR="00D70CF5" w:rsidRDefault="00D70CF5" w:rsidP="00736EEB">
            <w:pPr>
              <w:ind w:firstLine="0"/>
              <w:rPr>
                <w:lang w:val="en-US"/>
              </w:rPr>
            </w:pPr>
            <w:r>
              <w:rPr>
                <w:lang w:val="en-US"/>
              </w:rPr>
              <w:t>Aplikasi web berhasil menentukan pasangan nama dan jawaban pada</w:t>
            </w:r>
            <w:r w:rsidR="00B77214">
              <w:rPr>
                <w:lang w:val="en-US"/>
              </w:rPr>
              <w:t xml:space="preserve"> berkas CSV</w:t>
            </w:r>
            <w:r>
              <w:rPr>
                <w:lang w:val="en-US"/>
              </w:rPr>
              <w:t xml:space="preserve">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r>
              <w:rPr>
                <w:lang w:val="en-US"/>
              </w:rPr>
              <w:t>Aplikasi web dapat membuat dokumen</w:t>
            </w:r>
            <w:r w:rsidR="00B77214">
              <w:rPr>
                <w:lang w:val="en-US"/>
              </w:rPr>
              <w:t xml:space="preserve"> CSV</w:t>
            </w:r>
            <w:r>
              <w:rPr>
                <w:lang w:val="en-US"/>
              </w:rPr>
              <w:t xml:space="preserve"> berdasarkan pengujian F1A-1, dan F1A-2 atau F2A-1 agar cocok dengan syarat penilaian pada algoritma penilaian otomatis bahasa Inggris</w:t>
            </w:r>
          </w:p>
        </w:tc>
        <w:tc>
          <w:tcPr>
            <w:tcW w:w="2948" w:type="dxa"/>
          </w:tcPr>
          <w:p w14:paraId="5CF6D5E0" w14:textId="6944C0D2" w:rsidR="00D70CF5" w:rsidRDefault="00D70CF5" w:rsidP="00736EEB">
            <w:pPr>
              <w:ind w:firstLine="0"/>
              <w:rPr>
                <w:lang w:val="en-US"/>
              </w:rPr>
            </w:pPr>
            <w:r>
              <w:rPr>
                <w:lang w:val="en-US"/>
              </w:rPr>
              <w:t xml:space="preserve">Aplikasi web berhasil membuat </w:t>
            </w:r>
            <w:r w:rsidR="00B77214">
              <w:rPr>
                <w:lang w:val="en-US"/>
              </w:rPr>
              <w:t>berkas CSV</w:t>
            </w:r>
            <w:r>
              <w:rPr>
                <w:lang w:val="en-US"/>
              </w:rPr>
              <w:t xml:space="preserve"> dari</w:t>
            </w:r>
            <w:r w:rsidR="00B77214">
              <w:rPr>
                <w:lang w:val="en-US"/>
              </w:rPr>
              <w:t xml:space="preserve"> berkas CSV</w:t>
            </w:r>
            <w:r>
              <w:rPr>
                <w:lang w:val="en-US"/>
              </w:rPr>
              <w:t>, nama, dan jawaban pelajar untuk 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43321560" w14:textId="0B1CB0F8" w:rsidR="00D70CF5" w:rsidRDefault="00D70CF5" w:rsidP="00736EEB">
            <w:pPr>
              <w:ind w:firstLine="0"/>
              <w:rPr>
                <w:lang w:val="en-US"/>
              </w:rPr>
            </w:pPr>
            <w:r>
              <w:rPr>
                <w:lang w:val="en-US"/>
              </w:rPr>
              <w:t xml:space="preserve">Aplikasi web berhasil membuat dokumen .json setelah menentukan pasangan nama dan jawaban pada </w:t>
            </w:r>
            <w:r w:rsidR="00B77214">
              <w:rPr>
                <w:lang w:val="en-US"/>
              </w:rPr>
              <w:t>berkas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 xml:space="preserve">Algoritma penilaian otomatis bahasa Indonesia dapat membuat </w:t>
            </w:r>
            <w:r>
              <w:rPr>
                <w:lang w:val="en-US"/>
              </w:rPr>
              <w:lastRenderedPageBreak/>
              <w:t>dokumen .json setelah melakukan penilaian otomatis</w:t>
            </w:r>
          </w:p>
        </w:tc>
        <w:tc>
          <w:tcPr>
            <w:tcW w:w="2948" w:type="dxa"/>
          </w:tcPr>
          <w:p w14:paraId="6788F2FA" w14:textId="2C4EE2E6" w:rsidR="00D70CF5" w:rsidRDefault="00D70CF5" w:rsidP="00736EEB">
            <w:pPr>
              <w:ind w:firstLine="0"/>
              <w:rPr>
                <w:lang w:val="en-US"/>
              </w:rPr>
            </w:pPr>
            <w:r>
              <w:rPr>
                <w:lang w:val="en-US"/>
              </w:rPr>
              <w:lastRenderedPageBreak/>
              <w:t xml:space="preserve">Algoritma penilaian otomatis bahasa Ingonesia </w:t>
            </w:r>
            <w:r>
              <w:rPr>
                <w:lang w:val="en-US"/>
              </w:rPr>
              <w:lastRenderedPageBreak/>
              <w:t>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Aplikasi tidak memiliki tampilan tumpang-tindih pada resolusi yang berbeda</w:t>
            </w:r>
          </w:p>
        </w:tc>
        <w:tc>
          <w:tcPr>
            <w:tcW w:w="2948" w:type="dxa"/>
          </w:tcPr>
          <w:p w14:paraId="59BC5140" w14:textId="38F87ADA" w:rsidR="00D70CF5" w:rsidRDefault="00D70CF5" w:rsidP="00461135">
            <w:pPr>
              <w:ind w:firstLine="0"/>
              <w:rPr>
                <w:lang w:val="en-US"/>
              </w:rPr>
            </w:pPr>
            <w:r>
              <w:rPr>
                <w:lang w:val="en-US"/>
              </w:rPr>
              <w:t>Aplikasi web berhasil beradaptasi pada setiap 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Hasil penilaian pada aplikasi untuk satu jawaban esai bahasa Indonesia harus sama dengan hasil penilaian pada algoritma</w:t>
            </w:r>
          </w:p>
        </w:tc>
        <w:tc>
          <w:tcPr>
            <w:tcW w:w="2948" w:type="dxa"/>
          </w:tcPr>
          <w:p w14:paraId="15C63150" w14:textId="0B412B59" w:rsidR="00D70CF5" w:rsidRDefault="00D70CF5" w:rsidP="00461135">
            <w:pPr>
              <w:ind w:firstLine="0"/>
              <w:rPr>
                <w:lang w:val="en-US"/>
              </w:rPr>
            </w:pPr>
            <w:r>
              <w:rPr>
                <w:lang w:val="en-US"/>
              </w:rPr>
              <w:t xml:space="preserve">Aplikasi web berhasil menunjukkan hasil penilaian dengan skor yang sama dengan hasil penilaian dengan algoritma bahasa Indonesia untuk penilaian </w:t>
            </w:r>
            <w:r>
              <w:rPr>
                <w:lang w:val="en-US"/>
              </w:rPr>
              <w:lastRenderedPageBreak/>
              <w:t>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5" w:name="_Toc134102163"/>
      <w:r>
        <w:rPr>
          <w:lang w:val="en-US"/>
        </w:rPr>
        <w:t>Peluncuran</w:t>
      </w:r>
      <w:bookmarkEnd w:id="105"/>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06" w:name="_Toc134102164"/>
      <w:r>
        <w:lastRenderedPageBreak/>
        <w:t>BAB IV</w:t>
      </w:r>
      <w:r>
        <w:br/>
        <w:t>HASIL DAN PEMBAHASAN</w:t>
      </w:r>
      <w:bookmarkEnd w:id="10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07" w:name="_3fwokq0" w:colFirst="0" w:colLast="0"/>
      <w:bookmarkStart w:id="108" w:name="_Toc134102165"/>
      <w:bookmarkEnd w:id="107"/>
      <w:r>
        <w:t>Hasil Penelitian</w:t>
      </w:r>
      <w:bookmarkEnd w:id="108"/>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09" w:name="_Toc134102166"/>
      <w:r>
        <w:t>Hasil Pengujian</w:t>
      </w:r>
      <w:bookmarkEnd w:id="10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0" w:name="_1v1yuxt" w:colFirst="0" w:colLast="0"/>
      <w:bookmarkStart w:id="111" w:name="_Toc134102167"/>
      <w:bookmarkEnd w:id="110"/>
      <w:r>
        <w:t>Analisis Hasil Penelitian</w:t>
      </w:r>
      <w:bookmarkEnd w:id="11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2" w:name="_4f1mdlm" w:colFirst="0" w:colLast="0"/>
      <w:bookmarkStart w:id="113" w:name="_Toc134102168"/>
      <w:bookmarkEnd w:id="112"/>
      <w:r>
        <w:t>Analisis Hasil Data 1</w:t>
      </w:r>
      <w:bookmarkEnd w:id="113"/>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4" w:name="_2u6wntf" w:colFirst="0" w:colLast="0"/>
      <w:bookmarkEnd w:id="114"/>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5" w:name="_19c6y18" w:colFirst="0" w:colLast="0"/>
      <w:bookmarkStart w:id="116" w:name="_Toc134102169"/>
      <w:bookmarkEnd w:id="115"/>
      <w:r>
        <w:t>Analisis Hasil Data 2</w:t>
      </w:r>
      <w:bookmarkEnd w:id="11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17" w:name="_3tbugp1" w:colFirst="0" w:colLast="0"/>
      <w:bookmarkStart w:id="118" w:name="_Toc134102170"/>
      <w:bookmarkEnd w:id="117"/>
      <w:r>
        <w:t>Pembahasan</w:t>
      </w:r>
      <w:bookmarkEnd w:id="11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19" w:name="_Toc134102171"/>
      <w:r>
        <w:t>Pengujian</w:t>
      </w:r>
      <w:bookmarkEnd w:id="11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0" w:name="_28h4qwu" w:colFirst="0" w:colLast="0"/>
      <w:bookmarkStart w:id="121" w:name="_Toc134102172"/>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34102173"/>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34102174"/>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AF05B" w14:textId="77777777" w:rsidR="009955FD" w:rsidRDefault="009955FD">
      <w:pPr>
        <w:spacing w:line="240" w:lineRule="auto"/>
      </w:pPr>
      <w:r>
        <w:separator/>
      </w:r>
    </w:p>
  </w:endnote>
  <w:endnote w:type="continuationSeparator" w:id="0">
    <w:p w14:paraId="2DE7B9AE" w14:textId="77777777" w:rsidR="009955FD" w:rsidRDefault="009955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7F00F" w14:textId="77777777" w:rsidR="009955FD" w:rsidRDefault="009955FD">
      <w:pPr>
        <w:spacing w:line="240" w:lineRule="auto"/>
      </w:pPr>
      <w:r>
        <w:separator/>
      </w:r>
    </w:p>
  </w:footnote>
  <w:footnote w:type="continuationSeparator" w:id="0">
    <w:p w14:paraId="7D554831" w14:textId="77777777" w:rsidR="009955FD" w:rsidRDefault="009955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6"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4"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7"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0"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3"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7"/>
  </w:num>
  <w:num w:numId="3">
    <w:abstractNumId w:val="13"/>
  </w:num>
  <w:num w:numId="4">
    <w:abstractNumId w:val="32"/>
  </w:num>
  <w:num w:numId="5">
    <w:abstractNumId w:val="5"/>
  </w:num>
  <w:num w:numId="6">
    <w:abstractNumId w:val="25"/>
  </w:num>
  <w:num w:numId="7">
    <w:abstractNumId w:val="31"/>
  </w:num>
  <w:num w:numId="8">
    <w:abstractNumId w:val="30"/>
  </w:num>
  <w:num w:numId="9">
    <w:abstractNumId w:val="2"/>
  </w:num>
  <w:num w:numId="10">
    <w:abstractNumId w:val="29"/>
  </w:num>
  <w:num w:numId="11">
    <w:abstractNumId w:val="15"/>
  </w:num>
  <w:num w:numId="12">
    <w:abstractNumId w:val="19"/>
  </w:num>
  <w:num w:numId="13">
    <w:abstractNumId w:val="4"/>
  </w:num>
  <w:num w:numId="14">
    <w:abstractNumId w:val="21"/>
  </w:num>
  <w:num w:numId="15">
    <w:abstractNumId w:val="22"/>
  </w:num>
  <w:num w:numId="16">
    <w:abstractNumId w:val="34"/>
  </w:num>
  <w:num w:numId="17">
    <w:abstractNumId w:val="24"/>
  </w:num>
  <w:num w:numId="18">
    <w:abstractNumId w:val="3"/>
  </w:num>
  <w:num w:numId="19">
    <w:abstractNumId w:val="16"/>
  </w:num>
  <w:num w:numId="20">
    <w:abstractNumId w:val="0"/>
  </w:num>
  <w:num w:numId="21">
    <w:abstractNumId w:val="14"/>
  </w:num>
  <w:num w:numId="22">
    <w:abstractNumId w:val="9"/>
  </w:num>
  <w:num w:numId="23">
    <w:abstractNumId w:val="28"/>
  </w:num>
  <w:num w:numId="24">
    <w:abstractNumId w:val="12"/>
  </w:num>
  <w:num w:numId="25">
    <w:abstractNumId w:val="18"/>
  </w:num>
  <w:num w:numId="26">
    <w:abstractNumId w:val="10"/>
  </w:num>
  <w:num w:numId="27">
    <w:abstractNumId w:val="1"/>
  </w:num>
  <w:num w:numId="28">
    <w:abstractNumId w:val="26"/>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33"/>
  </w:num>
  <w:num w:numId="32">
    <w:abstractNumId w:val="27"/>
  </w:num>
  <w:num w:numId="33">
    <w:abstractNumId w:val="8"/>
  </w:num>
  <w:num w:numId="34">
    <w:abstractNumId w:val="20"/>
  </w:num>
  <w:num w:numId="35">
    <w:abstractNumId w:val="7"/>
  </w:num>
  <w:num w:numId="36">
    <w:abstractNumId w:val="35"/>
  </w:num>
  <w:num w:numId="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422CC"/>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04C1"/>
    <w:rsid w:val="0027579F"/>
    <w:rsid w:val="00280BE0"/>
    <w:rsid w:val="00283944"/>
    <w:rsid w:val="002843FF"/>
    <w:rsid w:val="00284522"/>
    <w:rsid w:val="00287352"/>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FCB"/>
    <w:rsid w:val="0049310E"/>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3DCB"/>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3507"/>
    <w:rsid w:val="0085587B"/>
    <w:rsid w:val="00864113"/>
    <w:rsid w:val="008704EB"/>
    <w:rsid w:val="008766CB"/>
    <w:rsid w:val="00880940"/>
    <w:rsid w:val="00884BAC"/>
    <w:rsid w:val="00895795"/>
    <w:rsid w:val="008A1AA9"/>
    <w:rsid w:val="008A685E"/>
    <w:rsid w:val="008B5206"/>
    <w:rsid w:val="008B7820"/>
    <w:rsid w:val="008C08C8"/>
    <w:rsid w:val="008C2F64"/>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8065C"/>
    <w:rsid w:val="00981020"/>
    <w:rsid w:val="00982D30"/>
    <w:rsid w:val="00982FCD"/>
    <w:rsid w:val="00983B5F"/>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C06D8"/>
    <w:rsid w:val="00AC1A8F"/>
    <w:rsid w:val="00AC3266"/>
    <w:rsid w:val="00AC421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77214"/>
    <w:rsid w:val="00B818A3"/>
    <w:rsid w:val="00B82CEF"/>
    <w:rsid w:val="00B87E82"/>
    <w:rsid w:val="00B925A0"/>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4411A"/>
    <w:rsid w:val="00C51336"/>
    <w:rsid w:val="00C553BA"/>
    <w:rsid w:val="00C556E4"/>
    <w:rsid w:val="00C64185"/>
    <w:rsid w:val="00C773BA"/>
    <w:rsid w:val="00C922BD"/>
    <w:rsid w:val="00C94A6C"/>
    <w:rsid w:val="00C968FD"/>
    <w:rsid w:val="00C96D37"/>
    <w:rsid w:val="00CA01A6"/>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24B6C"/>
    <w:rsid w:val="00E3118C"/>
    <w:rsid w:val="00E31C5D"/>
    <w:rsid w:val="00E37E6F"/>
    <w:rsid w:val="00E4767C"/>
    <w:rsid w:val="00E55625"/>
    <w:rsid w:val="00E57606"/>
    <w:rsid w:val="00E60B81"/>
    <w:rsid w:val="00E72218"/>
    <w:rsid w:val="00E7312B"/>
    <w:rsid w:val="00E75639"/>
    <w:rsid w:val="00E762F8"/>
    <w:rsid w:val="00E76C5B"/>
    <w:rsid w:val="00E84101"/>
    <w:rsid w:val="00EA05E6"/>
    <w:rsid w:val="00EB3AC5"/>
    <w:rsid w:val="00EC294E"/>
    <w:rsid w:val="00ED3EDC"/>
    <w:rsid w:val="00ED4D30"/>
    <w:rsid w:val="00EE1F04"/>
    <w:rsid w:val="00EE2F22"/>
    <w:rsid w:val="00EE6027"/>
    <w:rsid w:val="00EF25DA"/>
    <w:rsid w:val="00F0493E"/>
    <w:rsid w:val="00F04C34"/>
    <w:rsid w:val="00F07607"/>
    <w:rsid w:val="00F161E9"/>
    <w:rsid w:val="00F16255"/>
    <w:rsid w:val="00F166C9"/>
    <w:rsid w:val="00F2450B"/>
    <w:rsid w:val="00F26572"/>
    <w:rsid w:val="00F35453"/>
    <w:rsid w:val="00F43D54"/>
    <w:rsid w:val="00F446B1"/>
    <w:rsid w:val="00F52D40"/>
    <w:rsid w:val="00F5767D"/>
    <w:rsid w:val="00F600FC"/>
    <w:rsid w:val="00F62CA6"/>
    <w:rsid w:val="00F637CC"/>
    <w:rsid w:val="00F64694"/>
    <w:rsid w:val="00F70B21"/>
    <w:rsid w:val="00F83278"/>
    <w:rsid w:val="00F83423"/>
    <w:rsid w:val="00F85042"/>
    <w:rsid w:val="00F863CF"/>
    <w:rsid w:val="00F86D93"/>
    <w:rsid w:val="00F96AC2"/>
    <w:rsid w:val="00FA61FC"/>
    <w:rsid w:val="00FA6532"/>
    <w:rsid w:val="00FB1451"/>
    <w:rsid w:val="00FC3981"/>
    <w:rsid w:val="00FC6F72"/>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21</TotalTime>
  <Pages>65</Pages>
  <Words>27035</Words>
  <Characters>154101</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34</cp:revision>
  <cp:lastPrinted>2023-03-28T04:34:00Z</cp:lastPrinted>
  <dcterms:created xsi:type="dcterms:W3CDTF">2022-12-06T11:20:00Z</dcterms:created>
  <dcterms:modified xsi:type="dcterms:W3CDTF">2023-08-28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